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r w:rsidRPr="00544389">
        <w:rPr>
          <w:b/>
        </w:rPr>
        <w:t>Within-person cognitive performance across abilities among adversity-exposed people in the SECCYD</w:t>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r w:rsidRPr="006275A3">
        <w:rPr>
          <w:b/>
          <w:bCs/>
        </w:rPr>
        <w:lastRenderedPageBreak/>
        <w:t>Abstract</w:t>
      </w:r>
    </w:p>
    <w:p w14:paraId="220E3544" w14:textId="62C58659" w:rsidR="0005435E" w:rsidRPr="0005435E" w:rsidRDefault="009346EA" w:rsidP="0005435E">
      <w:pPr>
        <w:spacing w:line="480" w:lineRule="auto"/>
        <w:ind w:firstLine="720"/>
      </w:pPr>
      <w:r>
        <w:t xml:space="preserve">The idea that </w:t>
      </w:r>
      <w:r>
        <w:t>some skills might be enhanced by adversity</w:t>
      </w:r>
      <w:r>
        <w:t xml:space="preserve">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skills enhanced by adversity</w:t>
      </w:r>
      <w:r w:rsidR="0005435E" w:rsidRPr="0005435E">
        <w:t xml:space="preserve">. Yet, 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 skill. Although commonly assumed, this assertion is rarely tested. Second, empirical work suggests 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xml:space="preserve">, research comparing different skills have tested, at most, two or three </w:t>
      </w:r>
      <w:r w:rsidR="0005435E" w:rsidRPr="0005435E">
        <w:t>skills.</w:t>
      </w:r>
      <w:r w:rsidR="00357E03">
        <w:t xml:space="preserve"> One reason is that the hidden talents approach uses a functional-link approach to understanding which skills fit the challenges of adverse environments. </w:t>
      </w:r>
      <w:proofErr w:type="spellStart"/>
      <w:r w:rsidR="0005435E" w:rsidRPr="0005435E">
        <w:t>We</w:t>
      </w:r>
      <w:proofErr w:type="spellEnd"/>
      <w:r w:rsidR="0005435E" w:rsidRPr="0005435E">
        <w:t xml:space="preserve"> expand on this finding, by analyzing ten skills in the Woodcock Johnson Cognitive and Achievement test battery in a large, prospective longitudinal dataset. We use a within-person modeling strategy to examine how exposure to harshness and unpredictability relate to </w:t>
      </w:r>
      <w:r w:rsidR="0005435E" w:rsidRPr="0005435E">
        <w:rPr>
          <w:i/>
          <w:iCs/>
        </w:rPr>
        <w:t>relative</w:t>
      </w:r>
      <w:r w:rsidR="0005435E" w:rsidRPr="0005435E">
        <w:t xml:space="preserve"> decreases and increases in subtest performance compared to a person’s overall performance. Our goal is to sketch adversity-shaped cognitive profiles, identify possible drivers of lowered overall 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05435E">
      <w:pPr>
        <w:spacing w:line="360" w:lineRule="auto"/>
        <w:jc w:val="center"/>
        <w:rPr>
          <w:b/>
        </w:rPr>
      </w:pPr>
      <w:r w:rsidRPr="00544389">
        <w:rPr>
          <w:b/>
        </w:rPr>
        <w:lastRenderedPageBreak/>
        <w:t>Within-person cognitive performance across abilities among adversity-exposed people in the SECCYD</w:t>
      </w:r>
    </w:p>
    <w:p w14:paraId="56EE399E" w14:textId="77777777" w:rsidR="00357E03" w:rsidRDefault="00357E03" w:rsidP="00293610">
      <w:pPr>
        <w:pStyle w:val="ListParagraph"/>
        <w:numPr>
          <w:ilvl w:val="0"/>
          <w:numId w:val="20"/>
        </w:numPr>
      </w:pPr>
      <w:r>
        <w:t>Introduction</w:t>
      </w:r>
    </w:p>
    <w:p w14:paraId="0DEC958B" w14:textId="6060A54B" w:rsidR="007A4283" w:rsidRDefault="00357E03" w:rsidP="00293610">
      <w:pPr>
        <w:pStyle w:val="ListParagraph"/>
        <w:numPr>
          <w:ilvl w:val="1"/>
          <w:numId w:val="20"/>
        </w:numPr>
      </w:pPr>
      <w:r>
        <w:t>The</w:t>
      </w:r>
      <w:r>
        <w:t xml:space="preserve"> idea that some skills might be enhanced by adversity is gaining traction.</w:t>
      </w:r>
    </w:p>
    <w:p w14:paraId="76B20695" w14:textId="51F59D36" w:rsidR="00357E03" w:rsidRDefault="00357E03" w:rsidP="00DC1651">
      <w:pPr>
        <w:pStyle w:val="ListParagraph"/>
        <w:numPr>
          <w:ilvl w:val="1"/>
          <w:numId w:val="20"/>
        </w:numPr>
      </w:pPr>
      <w:r>
        <w:t>Research has a found a few skills related to adversity exposure</w:t>
      </w:r>
    </w:p>
    <w:p w14:paraId="569D0086" w14:textId="71F0E783" w:rsidR="00357E03" w:rsidRDefault="00357E03" w:rsidP="00DC1651">
      <w:pPr>
        <w:pStyle w:val="ListParagraph"/>
        <w:numPr>
          <w:ilvl w:val="1"/>
          <w:numId w:val="20"/>
        </w:numPr>
      </w:pPr>
      <w:r>
        <w:t>So far, skills are narrow, context dependent, and tested in a piecemeal fashion.</w:t>
      </w:r>
    </w:p>
    <w:p w14:paraId="322DDFAF" w14:textId="0C842C84" w:rsidR="00DC1651" w:rsidRDefault="00DC1651" w:rsidP="00DC1651">
      <w:pPr>
        <w:pStyle w:val="ListParagraph"/>
        <w:numPr>
          <w:ilvl w:val="1"/>
          <w:numId w:val="20"/>
        </w:numPr>
      </w:pPr>
      <w:r>
        <w:t>In this paper, we zoom out and take stock</w:t>
      </w:r>
    </w:p>
    <w:p w14:paraId="45AC793A" w14:textId="265D77F7" w:rsidR="00DC1651" w:rsidRDefault="00DC1651" w:rsidP="00DC1651">
      <w:pPr>
        <w:pStyle w:val="ListParagraph"/>
        <w:numPr>
          <w:ilvl w:val="2"/>
          <w:numId w:val="20"/>
        </w:numPr>
      </w:pPr>
      <w:r>
        <w:t>First, we highlight the basic assumptions of adaptation-based skill development</w:t>
      </w:r>
    </w:p>
    <w:p w14:paraId="41EE763D" w14:textId="672B3B32" w:rsidR="00DC1651" w:rsidRDefault="00DC1651" w:rsidP="00DC1651">
      <w:pPr>
        <w:pStyle w:val="ListParagraph"/>
        <w:numPr>
          <w:ilvl w:val="2"/>
          <w:numId w:val="20"/>
        </w:numPr>
      </w:pPr>
      <w:r>
        <w:t>Second, we draw on general empirical insights from studies so far.</w:t>
      </w:r>
    </w:p>
    <w:p w14:paraId="008AE248" w14:textId="77777777" w:rsidR="00DC1651" w:rsidRDefault="00DC1651" w:rsidP="00DC1651">
      <w:pPr>
        <w:pStyle w:val="ListParagraph"/>
        <w:numPr>
          <w:ilvl w:val="2"/>
          <w:numId w:val="20"/>
        </w:numPr>
      </w:pPr>
    </w:p>
    <w:p w14:paraId="4E62985C" w14:textId="1C909E62" w:rsidR="00293610" w:rsidRDefault="00293610" w:rsidP="00293610">
      <w:pPr>
        <w:pStyle w:val="ListParagraph"/>
        <w:numPr>
          <w:ilvl w:val="0"/>
          <w:numId w:val="20"/>
        </w:numPr>
      </w:pPr>
      <w:r>
        <w:t xml:space="preserve">Adaptation-based </w:t>
      </w:r>
      <w:r w:rsidR="00DC1651">
        <w:t>assumptions and empirical insights</w:t>
      </w:r>
    </w:p>
    <w:p w14:paraId="0755427E" w14:textId="7436B550" w:rsidR="00293610" w:rsidRDefault="00DC1651" w:rsidP="00293610">
      <w:pPr>
        <w:pStyle w:val="ListParagraph"/>
        <w:numPr>
          <w:ilvl w:val="1"/>
          <w:numId w:val="20"/>
        </w:numPr>
      </w:pPr>
      <w:r>
        <w:t>Assumptions</w:t>
      </w:r>
    </w:p>
    <w:p w14:paraId="57D3E756" w14:textId="77777777" w:rsidR="00DC1651" w:rsidRDefault="00DC1651" w:rsidP="00DC1651">
      <w:pPr>
        <w:pStyle w:val="ListParagraph"/>
        <w:numPr>
          <w:ilvl w:val="2"/>
          <w:numId w:val="20"/>
        </w:numPr>
      </w:pPr>
      <w:r>
        <w:t>Adaptation-based frame works are based on functional-link logic</w:t>
      </w:r>
    </w:p>
    <w:p w14:paraId="775EAB60" w14:textId="56B615EA" w:rsidR="00DC1651" w:rsidRDefault="00DC1651" w:rsidP="00DC1651">
      <w:pPr>
        <w:pStyle w:val="ListParagraph"/>
        <w:numPr>
          <w:ilvl w:val="2"/>
          <w:numId w:val="20"/>
        </w:numPr>
      </w:pPr>
      <w:r>
        <w:t>Skills that are enhanced by adversity serve an adaptive function in that environment.</w:t>
      </w:r>
    </w:p>
    <w:p w14:paraId="22739A9C" w14:textId="672C698F" w:rsidR="00DC1651" w:rsidRDefault="00DC1651" w:rsidP="00DC1651">
      <w:pPr>
        <w:pStyle w:val="ListParagraph"/>
        <w:numPr>
          <w:ilvl w:val="2"/>
          <w:numId w:val="20"/>
        </w:numPr>
      </w:pPr>
      <w:r>
        <w:t>Variability in skill-environment fit should lead to impairments and enhancements across skills</w:t>
      </w:r>
    </w:p>
    <w:p w14:paraId="71D6C169" w14:textId="11412F19" w:rsidR="00DC1651" w:rsidRDefault="00DC1651" w:rsidP="00DC1651">
      <w:pPr>
        <w:pStyle w:val="ListParagraph"/>
        <w:numPr>
          <w:ilvl w:val="1"/>
          <w:numId w:val="20"/>
        </w:numPr>
      </w:pPr>
      <w:r>
        <w:t>Insights</w:t>
      </w:r>
    </w:p>
    <w:p w14:paraId="0CB881D1" w14:textId="342574EE" w:rsidR="00DC1651" w:rsidRDefault="00DC1651" w:rsidP="00DC1651">
      <w:pPr>
        <w:pStyle w:val="ListParagraph"/>
        <w:numPr>
          <w:ilvl w:val="2"/>
          <w:numId w:val="20"/>
        </w:numPr>
      </w:pPr>
      <w:r>
        <w:t xml:space="preserve">Enhanced skills are context-depend </w:t>
      </w:r>
    </w:p>
    <w:p w14:paraId="7562A056" w14:textId="79372EAC" w:rsidR="00DC1651" w:rsidRDefault="00DC1651" w:rsidP="00DC1651">
      <w:pPr>
        <w:pStyle w:val="ListParagraph"/>
        <w:numPr>
          <w:ilvl w:val="3"/>
          <w:numId w:val="20"/>
        </w:numPr>
      </w:pPr>
      <w:r>
        <w:t>Testing-context</w:t>
      </w:r>
    </w:p>
    <w:p w14:paraId="55068707" w14:textId="3ECB0C44" w:rsidR="00DC1651" w:rsidRDefault="00DC1651" w:rsidP="00DC1651">
      <w:pPr>
        <w:pStyle w:val="ListParagraph"/>
        <w:numPr>
          <w:ilvl w:val="3"/>
          <w:numId w:val="20"/>
        </w:numPr>
      </w:pPr>
      <w:r>
        <w:t>Testing content</w:t>
      </w:r>
    </w:p>
    <w:p w14:paraId="0EA2705C" w14:textId="0D84555E" w:rsidR="00DC1651" w:rsidRDefault="00DC1651" w:rsidP="00DC1651">
      <w:pPr>
        <w:pStyle w:val="ListParagraph"/>
        <w:numPr>
          <w:ilvl w:val="2"/>
          <w:numId w:val="20"/>
        </w:numPr>
      </w:pPr>
      <w:r>
        <w:t>Enhanced skills manifest within, not between individuals</w:t>
      </w:r>
    </w:p>
    <w:p w14:paraId="28CB9F63" w14:textId="44A7BC55" w:rsidR="00DC1651" w:rsidRDefault="00DC1651" w:rsidP="00DC1651">
      <w:pPr>
        <w:pStyle w:val="ListParagraph"/>
        <w:numPr>
          <w:ilvl w:val="3"/>
          <w:numId w:val="20"/>
        </w:numPr>
      </w:pPr>
      <w:r>
        <w:t xml:space="preserve">Performance </w:t>
      </w:r>
    </w:p>
    <w:p w14:paraId="7836FE4B" w14:textId="03C98F24" w:rsidR="00293610" w:rsidRDefault="00293610" w:rsidP="00293610">
      <w:pPr>
        <w:pStyle w:val="ListParagraph"/>
        <w:spacing w:line="480" w:lineRule="auto"/>
        <w:ind w:left="2166"/>
      </w:pPr>
    </w:p>
    <w:p w14:paraId="3455F1A7" w14:textId="6024700E" w:rsidR="00357E03" w:rsidRDefault="00357E03" w:rsidP="007A4283">
      <w:pPr>
        <w:spacing w:line="480" w:lineRule="auto"/>
      </w:pPr>
    </w:p>
    <w:p w14:paraId="70EBA180" w14:textId="77777777" w:rsidR="00357E03" w:rsidRPr="007A4283" w:rsidRDefault="00357E03" w:rsidP="007A4283">
      <w:pPr>
        <w:spacing w:line="480" w:lineRule="auto"/>
      </w:pPr>
    </w:p>
    <w:p w14:paraId="3EDA4AE2" w14:textId="650EEAEA" w:rsidR="007A4283" w:rsidRDefault="007A4283" w:rsidP="007A4283">
      <w:pPr>
        <w:spacing w:line="480" w:lineRule="auto"/>
        <w:jc w:val="center"/>
        <w:rPr>
          <w:b/>
          <w:bCs/>
        </w:rPr>
      </w:pPr>
      <w:r>
        <w:rPr>
          <w:b/>
          <w:bCs/>
        </w:rPr>
        <w:t>The Current Study</w:t>
      </w:r>
    </w:p>
    <w:p w14:paraId="08570760" w14:textId="0DC2A4BA" w:rsidR="007A4283" w:rsidRPr="007A4283" w:rsidRDefault="007A4283" w:rsidP="007A4283">
      <w:pPr>
        <w:spacing w:line="480" w:lineRule="auto"/>
      </w:pPr>
      <w:r>
        <w:tab/>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F65D0C" w14:textId="60457E66" w:rsidR="007A4283" w:rsidRDefault="007A4283" w:rsidP="007A4283">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move, </w:t>
      </w:r>
      <w:r>
        <w:rPr>
          <w:bCs/>
        </w:rPr>
        <w:t>(c</w:t>
      </w:r>
      <w:r w:rsidRPr="000546AC">
        <w:rPr>
          <w:bCs/>
        </w:rPr>
        <w:t>) had a newborn without any known disabilities (and could leave the hospita</w:t>
      </w:r>
      <w:r>
        <w:rPr>
          <w:bCs/>
        </w:rPr>
        <w:t xml:space="preserve">l </w:t>
      </w:r>
      <w:r>
        <w:rPr>
          <w:bCs/>
        </w:rPr>
        <w:lastRenderedPageBreak/>
        <w:t>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Pr>
          <w:bCs/>
        </w:rPr>
        <w:instrText xml:space="preserve"> ADDIN ZOTERO_ITEM CSL_CITATION {"citationID":"nV5qdrw3","properties":{"formattedCitation":"(NICHD Early Child Care Research Network, 2005)","plainCitation":"(NICHD Early Child Care Research Network, 2005)","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ChildCareChild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w:t>
      </w:r>
    </w:p>
    <w:p w14:paraId="0A1A6A00" w14:textId="5BA2ADE7" w:rsidR="007A4283" w:rsidRPr="007A4283" w:rsidRDefault="007A4283" w:rsidP="007A4283">
      <w:pPr>
        <w:autoSpaceDE w:val="0"/>
        <w:autoSpaceDN w:val="0"/>
        <w:adjustRightInd w:val="0"/>
        <w:spacing w:line="480" w:lineRule="auto"/>
        <w:ind w:firstLine="720"/>
        <w:rPr>
          <w:bCs/>
        </w:rPr>
      </w:pPr>
      <w:r w:rsidRPr="000546AC">
        <w:rPr>
          <w:bCs/>
        </w:rPr>
        <w:t xml:space="preserve">The current analyses included participants with non-missing data on most predictors and outcome variables through </w:t>
      </w:r>
      <w:r>
        <w:rPr>
          <w:bCs/>
        </w:rPr>
        <w:t>age 15</w:t>
      </w:r>
      <w:r w:rsidRPr="000546AC">
        <w:rPr>
          <w:bCs/>
        </w:rPr>
        <w:t xml:space="preserve"> (N = 1302).</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lastRenderedPageBreak/>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lastRenderedPageBreak/>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33E58F83" w:rsidR="00D46CBB" w:rsidRPr="00DB72A6" w:rsidRDefault="00D46CBB" w:rsidP="00DB72A6">
      <w:pPr>
        <w:spacing w:line="480" w:lineRule="auto"/>
        <w:jc w:val="center"/>
        <w:rPr>
          <w:b/>
          <w:bCs/>
        </w:rPr>
      </w:pPr>
      <w:r w:rsidRPr="00D46CBB">
        <w:rPr>
          <w:b/>
          <w:bCs/>
        </w:rPr>
        <w:lastRenderedPageBreak/>
        <w:t>Reference</w:t>
      </w:r>
      <w:r>
        <w:rPr>
          <w:b/>
          <w:bCs/>
        </w:rPr>
        <w:t>s</w:t>
      </w:r>
    </w:p>
    <w:sectPr w:rsidR="00D46CBB" w:rsidRPr="00DB72A6" w:rsidSect="00C242AA">
      <w:headerReference w:type="even" r:id="rId7"/>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430C3" w14:textId="77777777" w:rsidR="002920B4" w:rsidRDefault="002920B4" w:rsidP="00C242AA">
      <w:r>
        <w:separator/>
      </w:r>
    </w:p>
  </w:endnote>
  <w:endnote w:type="continuationSeparator" w:id="0">
    <w:p w14:paraId="52CC791E" w14:textId="77777777" w:rsidR="002920B4" w:rsidRDefault="002920B4"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2EC34" w14:textId="77777777" w:rsidR="002920B4" w:rsidRDefault="002920B4" w:rsidP="00C242AA">
      <w:r>
        <w:separator/>
      </w:r>
    </w:p>
  </w:footnote>
  <w:footnote w:type="continuationSeparator" w:id="0">
    <w:p w14:paraId="492BBBBE" w14:textId="77777777" w:rsidR="002920B4" w:rsidRDefault="002920B4"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927188" w:rsidRDefault="00927188"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927188" w:rsidRDefault="00927188"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77AA559A" w:rsidR="00927188" w:rsidRPr="006275A3" w:rsidRDefault="00927188"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Pr="006275A3">
          <w:rPr>
            <w:rStyle w:val="PageNumber"/>
            <w:noProof/>
          </w:rPr>
          <w:t>2</w:t>
        </w:r>
        <w:r w:rsidRPr="006275A3">
          <w:rPr>
            <w:rStyle w:val="PageNumber"/>
          </w:rPr>
          <w:fldChar w:fldCharType="end"/>
        </w:r>
      </w:p>
    </w:sdtContent>
  </w:sdt>
  <w:p w14:paraId="6327649E" w14:textId="161EF11E" w:rsidR="00927188" w:rsidRPr="006275A3" w:rsidRDefault="0005435E"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9"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917188">
    <w:abstractNumId w:val="13"/>
  </w:num>
  <w:num w:numId="2" w16cid:durableId="378168473">
    <w:abstractNumId w:val="0"/>
  </w:num>
  <w:num w:numId="3" w16cid:durableId="1121803796">
    <w:abstractNumId w:val="7"/>
  </w:num>
  <w:num w:numId="4" w16cid:durableId="2002811109">
    <w:abstractNumId w:val="5"/>
  </w:num>
  <w:num w:numId="5" w16cid:durableId="466317105">
    <w:abstractNumId w:val="9"/>
  </w:num>
  <w:num w:numId="6" w16cid:durableId="357464421">
    <w:abstractNumId w:val="3"/>
  </w:num>
  <w:num w:numId="7" w16cid:durableId="1067806946">
    <w:abstractNumId w:val="19"/>
  </w:num>
  <w:num w:numId="8" w16cid:durableId="1520388031">
    <w:abstractNumId w:val="16"/>
  </w:num>
  <w:num w:numId="9" w16cid:durableId="351497157">
    <w:abstractNumId w:val="4"/>
  </w:num>
  <w:num w:numId="10" w16cid:durableId="1555770965">
    <w:abstractNumId w:val="8"/>
  </w:num>
  <w:num w:numId="11" w16cid:durableId="1477796682">
    <w:abstractNumId w:val="15"/>
  </w:num>
  <w:num w:numId="12" w16cid:durableId="1422683201">
    <w:abstractNumId w:val="12"/>
  </w:num>
  <w:num w:numId="13" w16cid:durableId="793672365">
    <w:abstractNumId w:val="2"/>
  </w:num>
  <w:num w:numId="14" w16cid:durableId="1590852216">
    <w:abstractNumId w:val="1"/>
  </w:num>
  <w:num w:numId="15" w16cid:durableId="1059479470">
    <w:abstractNumId w:val="17"/>
  </w:num>
  <w:num w:numId="16" w16cid:durableId="670333394">
    <w:abstractNumId w:val="10"/>
  </w:num>
  <w:num w:numId="17" w16cid:durableId="1206606077">
    <w:abstractNumId w:val="11"/>
  </w:num>
  <w:num w:numId="18" w16cid:durableId="1923955275">
    <w:abstractNumId w:val="6"/>
  </w:num>
  <w:num w:numId="19" w16cid:durableId="950012726">
    <w:abstractNumId w:val="14"/>
  </w:num>
  <w:num w:numId="20" w16cid:durableId="20259359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5962"/>
    <w:rsid w:val="00086010"/>
    <w:rsid w:val="00086914"/>
    <w:rsid w:val="00087BA9"/>
    <w:rsid w:val="000902CF"/>
    <w:rsid w:val="00092573"/>
    <w:rsid w:val="000928F6"/>
    <w:rsid w:val="00094F89"/>
    <w:rsid w:val="000A4042"/>
    <w:rsid w:val="000B2448"/>
    <w:rsid w:val="000B63D5"/>
    <w:rsid w:val="000B6B76"/>
    <w:rsid w:val="000B7B07"/>
    <w:rsid w:val="000C0B2A"/>
    <w:rsid w:val="000C3252"/>
    <w:rsid w:val="000C4FC0"/>
    <w:rsid w:val="000C7171"/>
    <w:rsid w:val="000D0F9E"/>
    <w:rsid w:val="000E0EDB"/>
    <w:rsid w:val="000E1757"/>
    <w:rsid w:val="000E364A"/>
    <w:rsid w:val="000E4298"/>
    <w:rsid w:val="000F1499"/>
    <w:rsid w:val="000F5780"/>
    <w:rsid w:val="00101455"/>
    <w:rsid w:val="00101506"/>
    <w:rsid w:val="00102129"/>
    <w:rsid w:val="00102D22"/>
    <w:rsid w:val="00103B80"/>
    <w:rsid w:val="00115923"/>
    <w:rsid w:val="00130C3B"/>
    <w:rsid w:val="00131448"/>
    <w:rsid w:val="00133A17"/>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F0A5F"/>
    <w:rsid w:val="001F2A05"/>
    <w:rsid w:val="001F34F0"/>
    <w:rsid w:val="001F3D20"/>
    <w:rsid w:val="0020086D"/>
    <w:rsid w:val="0020207B"/>
    <w:rsid w:val="00213FC8"/>
    <w:rsid w:val="002146FC"/>
    <w:rsid w:val="00215FE6"/>
    <w:rsid w:val="00220047"/>
    <w:rsid w:val="002332FF"/>
    <w:rsid w:val="00234950"/>
    <w:rsid w:val="002358C2"/>
    <w:rsid w:val="00242257"/>
    <w:rsid w:val="002438A1"/>
    <w:rsid w:val="00243948"/>
    <w:rsid w:val="0024599B"/>
    <w:rsid w:val="0024703A"/>
    <w:rsid w:val="002478BF"/>
    <w:rsid w:val="002513E1"/>
    <w:rsid w:val="00254817"/>
    <w:rsid w:val="00257165"/>
    <w:rsid w:val="0025753B"/>
    <w:rsid w:val="00257874"/>
    <w:rsid w:val="00260685"/>
    <w:rsid w:val="00262DBF"/>
    <w:rsid w:val="0026333C"/>
    <w:rsid w:val="00272412"/>
    <w:rsid w:val="00273A5B"/>
    <w:rsid w:val="0028166F"/>
    <w:rsid w:val="00285E99"/>
    <w:rsid w:val="002920B4"/>
    <w:rsid w:val="00292D3C"/>
    <w:rsid w:val="00293610"/>
    <w:rsid w:val="00294FB3"/>
    <w:rsid w:val="00295E28"/>
    <w:rsid w:val="002A4843"/>
    <w:rsid w:val="002A546D"/>
    <w:rsid w:val="002B17E6"/>
    <w:rsid w:val="002B4961"/>
    <w:rsid w:val="002B7D3F"/>
    <w:rsid w:val="002C3015"/>
    <w:rsid w:val="002C6D3A"/>
    <w:rsid w:val="002C6E30"/>
    <w:rsid w:val="002D0A1B"/>
    <w:rsid w:val="002D4605"/>
    <w:rsid w:val="002D5D1D"/>
    <w:rsid w:val="002E0EE5"/>
    <w:rsid w:val="002E1AB2"/>
    <w:rsid w:val="002E3603"/>
    <w:rsid w:val="002E46E3"/>
    <w:rsid w:val="002E481A"/>
    <w:rsid w:val="002F07B3"/>
    <w:rsid w:val="002F68B5"/>
    <w:rsid w:val="002F705B"/>
    <w:rsid w:val="002F7CE5"/>
    <w:rsid w:val="0031644B"/>
    <w:rsid w:val="00316A0C"/>
    <w:rsid w:val="00316F4B"/>
    <w:rsid w:val="00320783"/>
    <w:rsid w:val="00320904"/>
    <w:rsid w:val="00320FCD"/>
    <w:rsid w:val="00321494"/>
    <w:rsid w:val="003220BC"/>
    <w:rsid w:val="0033047C"/>
    <w:rsid w:val="003315CE"/>
    <w:rsid w:val="00334082"/>
    <w:rsid w:val="003402B5"/>
    <w:rsid w:val="0034209E"/>
    <w:rsid w:val="00345C99"/>
    <w:rsid w:val="00346693"/>
    <w:rsid w:val="00355F62"/>
    <w:rsid w:val="00357E03"/>
    <w:rsid w:val="003651CD"/>
    <w:rsid w:val="003700AD"/>
    <w:rsid w:val="003737EF"/>
    <w:rsid w:val="0037685E"/>
    <w:rsid w:val="00382F86"/>
    <w:rsid w:val="00383126"/>
    <w:rsid w:val="00383A08"/>
    <w:rsid w:val="00385A58"/>
    <w:rsid w:val="00386D9C"/>
    <w:rsid w:val="00387DB2"/>
    <w:rsid w:val="00387E3A"/>
    <w:rsid w:val="00390343"/>
    <w:rsid w:val="003915EC"/>
    <w:rsid w:val="00392997"/>
    <w:rsid w:val="00392D21"/>
    <w:rsid w:val="003A0C72"/>
    <w:rsid w:val="003A438E"/>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6116"/>
    <w:rsid w:val="00430429"/>
    <w:rsid w:val="00434448"/>
    <w:rsid w:val="00434608"/>
    <w:rsid w:val="00435F08"/>
    <w:rsid w:val="0043655A"/>
    <w:rsid w:val="00443B1C"/>
    <w:rsid w:val="0045020D"/>
    <w:rsid w:val="0045169D"/>
    <w:rsid w:val="00452DA3"/>
    <w:rsid w:val="00453D69"/>
    <w:rsid w:val="00454F2E"/>
    <w:rsid w:val="00457FB8"/>
    <w:rsid w:val="00466E8C"/>
    <w:rsid w:val="004674FA"/>
    <w:rsid w:val="0047465E"/>
    <w:rsid w:val="0047581B"/>
    <w:rsid w:val="00477464"/>
    <w:rsid w:val="004917FE"/>
    <w:rsid w:val="00493D77"/>
    <w:rsid w:val="004A2BD2"/>
    <w:rsid w:val="004A7557"/>
    <w:rsid w:val="004B051A"/>
    <w:rsid w:val="004B1164"/>
    <w:rsid w:val="004B50F8"/>
    <w:rsid w:val="004C067C"/>
    <w:rsid w:val="004C0958"/>
    <w:rsid w:val="004C6B42"/>
    <w:rsid w:val="004D5BC0"/>
    <w:rsid w:val="004F0406"/>
    <w:rsid w:val="004F079B"/>
    <w:rsid w:val="004F07D8"/>
    <w:rsid w:val="004F0FA2"/>
    <w:rsid w:val="004F1670"/>
    <w:rsid w:val="004F306E"/>
    <w:rsid w:val="004F408F"/>
    <w:rsid w:val="004F40EC"/>
    <w:rsid w:val="004F50A4"/>
    <w:rsid w:val="0050038A"/>
    <w:rsid w:val="00504E17"/>
    <w:rsid w:val="005112A8"/>
    <w:rsid w:val="00512BA5"/>
    <w:rsid w:val="005135ED"/>
    <w:rsid w:val="005164DA"/>
    <w:rsid w:val="00523AC8"/>
    <w:rsid w:val="00523F10"/>
    <w:rsid w:val="005308BE"/>
    <w:rsid w:val="0053455F"/>
    <w:rsid w:val="005359C5"/>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7D5C"/>
    <w:rsid w:val="005900E9"/>
    <w:rsid w:val="0059229B"/>
    <w:rsid w:val="005948C8"/>
    <w:rsid w:val="005973B5"/>
    <w:rsid w:val="005A0B1E"/>
    <w:rsid w:val="005A41CB"/>
    <w:rsid w:val="005A7796"/>
    <w:rsid w:val="005B092C"/>
    <w:rsid w:val="005B4A4A"/>
    <w:rsid w:val="005C367D"/>
    <w:rsid w:val="005C5F26"/>
    <w:rsid w:val="005C711D"/>
    <w:rsid w:val="005D19EB"/>
    <w:rsid w:val="005D6318"/>
    <w:rsid w:val="005D7A09"/>
    <w:rsid w:val="005E10A7"/>
    <w:rsid w:val="005E36AD"/>
    <w:rsid w:val="005F0112"/>
    <w:rsid w:val="005F16D7"/>
    <w:rsid w:val="005F2AFA"/>
    <w:rsid w:val="005F4D7E"/>
    <w:rsid w:val="006046B5"/>
    <w:rsid w:val="006069A7"/>
    <w:rsid w:val="00610B12"/>
    <w:rsid w:val="00611400"/>
    <w:rsid w:val="0061402A"/>
    <w:rsid w:val="00626841"/>
    <w:rsid w:val="006275A3"/>
    <w:rsid w:val="00632C06"/>
    <w:rsid w:val="00636F49"/>
    <w:rsid w:val="00637039"/>
    <w:rsid w:val="0065438A"/>
    <w:rsid w:val="00656BEC"/>
    <w:rsid w:val="006720CF"/>
    <w:rsid w:val="00672BC7"/>
    <w:rsid w:val="0068125C"/>
    <w:rsid w:val="006854ED"/>
    <w:rsid w:val="006861CC"/>
    <w:rsid w:val="00695A2C"/>
    <w:rsid w:val="006A0577"/>
    <w:rsid w:val="006A3426"/>
    <w:rsid w:val="006B36AB"/>
    <w:rsid w:val="006B6456"/>
    <w:rsid w:val="006C44C8"/>
    <w:rsid w:val="006D6844"/>
    <w:rsid w:val="006F0793"/>
    <w:rsid w:val="006F52DC"/>
    <w:rsid w:val="006F6C8A"/>
    <w:rsid w:val="006F72E4"/>
    <w:rsid w:val="007006F5"/>
    <w:rsid w:val="00701FDC"/>
    <w:rsid w:val="00704E7F"/>
    <w:rsid w:val="00706457"/>
    <w:rsid w:val="007067C7"/>
    <w:rsid w:val="00707299"/>
    <w:rsid w:val="0071298A"/>
    <w:rsid w:val="007140F3"/>
    <w:rsid w:val="00714CFA"/>
    <w:rsid w:val="00717C95"/>
    <w:rsid w:val="007222BD"/>
    <w:rsid w:val="00722F8D"/>
    <w:rsid w:val="0072387D"/>
    <w:rsid w:val="00726406"/>
    <w:rsid w:val="007315E9"/>
    <w:rsid w:val="0073351B"/>
    <w:rsid w:val="00740CA0"/>
    <w:rsid w:val="00744362"/>
    <w:rsid w:val="0074736F"/>
    <w:rsid w:val="007537A4"/>
    <w:rsid w:val="00756995"/>
    <w:rsid w:val="007578B3"/>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2B1D"/>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4D9D"/>
    <w:rsid w:val="008858B0"/>
    <w:rsid w:val="00892A55"/>
    <w:rsid w:val="00893A80"/>
    <w:rsid w:val="00897E0B"/>
    <w:rsid w:val="008A0806"/>
    <w:rsid w:val="008A1CBF"/>
    <w:rsid w:val="008A68DE"/>
    <w:rsid w:val="008A73DD"/>
    <w:rsid w:val="008B1B0B"/>
    <w:rsid w:val="008B2626"/>
    <w:rsid w:val="008B74D1"/>
    <w:rsid w:val="008C1E45"/>
    <w:rsid w:val="008C2FA1"/>
    <w:rsid w:val="008D4215"/>
    <w:rsid w:val="008D5AEE"/>
    <w:rsid w:val="008D6574"/>
    <w:rsid w:val="008D7104"/>
    <w:rsid w:val="008E1C81"/>
    <w:rsid w:val="008F345C"/>
    <w:rsid w:val="008F3513"/>
    <w:rsid w:val="008F42D8"/>
    <w:rsid w:val="008F61E5"/>
    <w:rsid w:val="00901630"/>
    <w:rsid w:val="009037C3"/>
    <w:rsid w:val="00903DF3"/>
    <w:rsid w:val="00906556"/>
    <w:rsid w:val="009261DA"/>
    <w:rsid w:val="00927188"/>
    <w:rsid w:val="009271E4"/>
    <w:rsid w:val="009275F5"/>
    <w:rsid w:val="009306A5"/>
    <w:rsid w:val="0093301D"/>
    <w:rsid w:val="009346EA"/>
    <w:rsid w:val="00935F81"/>
    <w:rsid w:val="00937E81"/>
    <w:rsid w:val="00943376"/>
    <w:rsid w:val="0094427A"/>
    <w:rsid w:val="00944B9A"/>
    <w:rsid w:val="00953C09"/>
    <w:rsid w:val="0095467E"/>
    <w:rsid w:val="00954B8F"/>
    <w:rsid w:val="009553DA"/>
    <w:rsid w:val="00962E5C"/>
    <w:rsid w:val="00964E29"/>
    <w:rsid w:val="0096786B"/>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D14AA"/>
    <w:rsid w:val="009D3DB1"/>
    <w:rsid w:val="009E018F"/>
    <w:rsid w:val="009E3212"/>
    <w:rsid w:val="009E4F13"/>
    <w:rsid w:val="009E6C14"/>
    <w:rsid w:val="009E7330"/>
    <w:rsid w:val="009F07D6"/>
    <w:rsid w:val="009F0EA3"/>
    <w:rsid w:val="009F2D6A"/>
    <w:rsid w:val="009F5904"/>
    <w:rsid w:val="009F6C45"/>
    <w:rsid w:val="009F709C"/>
    <w:rsid w:val="00A041B6"/>
    <w:rsid w:val="00A14C1A"/>
    <w:rsid w:val="00A14C60"/>
    <w:rsid w:val="00A20ACB"/>
    <w:rsid w:val="00A23BA9"/>
    <w:rsid w:val="00A36C42"/>
    <w:rsid w:val="00A46A2F"/>
    <w:rsid w:val="00A4794A"/>
    <w:rsid w:val="00A47B7E"/>
    <w:rsid w:val="00A5142E"/>
    <w:rsid w:val="00A54706"/>
    <w:rsid w:val="00A57B5A"/>
    <w:rsid w:val="00A63BB3"/>
    <w:rsid w:val="00A6644A"/>
    <w:rsid w:val="00A675B1"/>
    <w:rsid w:val="00A71C1B"/>
    <w:rsid w:val="00A7450C"/>
    <w:rsid w:val="00A7512A"/>
    <w:rsid w:val="00A76E6A"/>
    <w:rsid w:val="00A809EF"/>
    <w:rsid w:val="00A80D7B"/>
    <w:rsid w:val="00A856C7"/>
    <w:rsid w:val="00A875F5"/>
    <w:rsid w:val="00A939AE"/>
    <w:rsid w:val="00AA01C6"/>
    <w:rsid w:val="00AA347F"/>
    <w:rsid w:val="00AB223C"/>
    <w:rsid w:val="00AB3927"/>
    <w:rsid w:val="00AB4692"/>
    <w:rsid w:val="00AC0760"/>
    <w:rsid w:val="00AC0B4A"/>
    <w:rsid w:val="00AC1090"/>
    <w:rsid w:val="00AD26A1"/>
    <w:rsid w:val="00AD2B75"/>
    <w:rsid w:val="00AD2C61"/>
    <w:rsid w:val="00AD2F4B"/>
    <w:rsid w:val="00AD4DEF"/>
    <w:rsid w:val="00AD7B06"/>
    <w:rsid w:val="00AE08AD"/>
    <w:rsid w:val="00AE106E"/>
    <w:rsid w:val="00AE175D"/>
    <w:rsid w:val="00AE7371"/>
    <w:rsid w:val="00AE7AA6"/>
    <w:rsid w:val="00AF5F87"/>
    <w:rsid w:val="00AF69CC"/>
    <w:rsid w:val="00B069A9"/>
    <w:rsid w:val="00B10920"/>
    <w:rsid w:val="00B10DD8"/>
    <w:rsid w:val="00B1314A"/>
    <w:rsid w:val="00B1607B"/>
    <w:rsid w:val="00B2394A"/>
    <w:rsid w:val="00B26CCF"/>
    <w:rsid w:val="00B305EC"/>
    <w:rsid w:val="00B46CB8"/>
    <w:rsid w:val="00B55043"/>
    <w:rsid w:val="00B62A79"/>
    <w:rsid w:val="00B72710"/>
    <w:rsid w:val="00B751B2"/>
    <w:rsid w:val="00B7717C"/>
    <w:rsid w:val="00B77B41"/>
    <w:rsid w:val="00B822CD"/>
    <w:rsid w:val="00B82CF7"/>
    <w:rsid w:val="00B86E91"/>
    <w:rsid w:val="00B9438C"/>
    <w:rsid w:val="00B960AA"/>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750C"/>
    <w:rsid w:val="00C03449"/>
    <w:rsid w:val="00C03F14"/>
    <w:rsid w:val="00C05AA5"/>
    <w:rsid w:val="00C10AFB"/>
    <w:rsid w:val="00C111B3"/>
    <w:rsid w:val="00C13988"/>
    <w:rsid w:val="00C15FDD"/>
    <w:rsid w:val="00C227BD"/>
    <w:rsid w:val="00C242AA"/>
    <w:rsid w:val="00C33FC4"/>
    <w:rsid w:val="00C35174"/>
    <w:rsid w:val="00C43575"/>
    <w:rsid w:val="00C50B5C"/>
    <w:rsid w:val="00C511E4"/>
    <w:rsid w:val="00C61E15"/>
    <w:rsid w:val="00C627C9"/>
    <w:rsid w:val="00C62B92"/>
    <w:rsid w:val="00C6470B"/>
    <w:rsid w:val="00C647E6"/>
    <w:rsid w:val="00C66D90"/>
    <w:rsid w:val="00C75075"/>
    <w:rsid w:val="00C7765E"/>
    <w:rsid w:val="00C827EF"/>
    <w:rsid w:val="00C840FC"/>
    <w:rsid w:val="00C86121"/>
    <w:rsid w:val="00C87211"/>
    <w:rsid w:val="00C92E23"/>
    <w:rsid w:val="00CA0FE8"/>
    <w:rsid w:val="00CA32CE"/>
    <w:rsid w:val="00CA33DC"/>
    <w:rsid w:val="00CC0181"/>
    <w:rsid w:val="00CC248A"/>
    <w:rsid w:val="00CC2B0C"/>
    <w:rsid w:val="00CC3638"/>
    <w:rsid w:val="00CD27D6"/>
    <w:rsid w:val="00CD3488"/>
    <w:rsid w:val="00CD42DA"/>
    <w:rsid w:val="00CD5715"/>
    <w:rsid w:val="00CE08F6"/>
    <w:rsid w:val="00CE0EB4"/>
    <w:rsid w:val="00CE48D3"/>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5004"/>
    <w:rsid w:val="00D56367"/>
    <w:rsid w:val="00D6613C"/>
    <w:rsid w:val="00D66A6D"/>
    <w:rsid w:val="00D66D4D"/>
    <w:rsid w:val="00D71388"/>
    <w:rsid w:val="00D73A4F"/>
    <w:rsid w:val="00D82144"/>
    <w:rsid w:val="00D84900"/>
    <w:rsid w:val="00D864A1"/>
    <w:rsid w:val="00D92CB3"/>
    <w:rsid w:val="00D93029"/>
    <w:rsid w:val="00D96540"/>
    <w:rsid w:val="00DB2A19"/>
    <w:rsid w:val="00DB72A6"/>
    <w:rsid w:val="00DC1651"/>
    <w:rsid w:val="00DC4596"/>
    <w:rsid w:val="00DD08C6"/>
    <w:rsid w:val="00DD0D3C"/>
    <w:rsid w:val="00DD25BA"/>
    <w:rsid w:val="00DD3634"/>
    <w:rsid w:val="00DD44D9"/>
    <w:rsid w:val="00DD6FC3"/>
    <w:rsid w:val="00DD7C7D"/>
    <w:rsid w:val="00DE638A"/>
    <w:rsid w:val="00DE668C"/>
    <w:rsid w:val="00DF5A6D"/>
    <w:rsid w:val="00E04807"/>
    <w:rsid w:val="00E05E36"/>
    <w:rsid w:val="00E104B6"/>
    <w:rsid w:val="00E1291F"/>
    <w:rsid w:val="00E15755"/>
    <w:rsid w:val="00E17E32"/>
    <w:rsid w:val="00E21E38"/>
    <w:rsid w:val="00E22A5D"/>
    <w:rsid w:val="00E22AB7"/>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66BDE"/>
    <w:rsid w:val="00E70C85"/>
    <w:rsid w:val="00E717EB"/>
    <w:rsid w:val="00E82531"/>
    <w:rsid w:val="00E82FC0"/>
    <w:rsid w:val="00E83231"/>
    <w:rsid w:val="00E84ED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881"/>
    <w:rsid w:val="00F52A91"/>
    <w:rsid w:val="00F66152"/>
    <w:rsid w:val="00F70B0C"/>
    <w:rsid w:val="00F70E66"/>
    <w:rsid w:val="00F71BC3"/>
    <w:rsid w:val="00F720F8"/>
    <w:rsid w:val="00F72F82"/>
    <w:rsid w:val="00F73FC6"/>
    <w:rsid w:val="00F77097"/>
    <w:rsid w:val="00F80219"/>
    <w:rsid w:val="00F8242D"/>
    <w:rsid w:val="00F8586D"/>
    <w:rsid w:val="00F923BF"/>
    <w:rsid w:val="00F940D1"/>
    <w:rsid w:val="00FA167E"/>
    <w:rsid w:val="00FA1DB3"/>
    <w:rsid w:val="00FA4816"/>
    <w:rsid w:val="00FA7986"/>
    <w:rsid w:val="00FB5AA0"/>
    <w:rsid w:val="00FB7EF8"/>
    <w:rsid w:val="00FC09E9"/>
    <w:rsid w:val="00FC0FEB"/>
    <w:rsid w:val="00FC1A03"/>
    <w:rsid w:val="00FC1DB8"/>
    <w:rsid w:val="00FC355C"/>
    <w:rsid w:val="00FD194E"/>
    <w:rsid w:val="00FD1DFB"/>
    <w:rsid w:val="00FD4FC3"/>
    <w:rsid w:val="00FD67A7"/>
    <w:rsid w:val="00FE0336"/>
    <w:rsid w:val="00FE44A0"/>
    <w:rsid w:val="00FE5434"/>
    <w:rsid w:val="00FE7CA3"/>
    <w:rsid w:val="00FF0FC3"/>
    <w:rsid w:val="00FF57EA"/>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chartTrackingRefBased/>
  <w15:docId w15:val="{29CA9F5B-D531-B444-8A15-6B570429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styleId="UnresolvedMention">
    <w:name w:val="Unresolved Mention"/>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1477603738">
          <w:marLeft w:val="0"/>
          <w:marRight w:val="0"/>
          <w:marTop w:val="0"/>
          <w:marBottom w:val="0"/>
          <w:divBdr>
            <w:top w:val="none" w:sz="0" w:space="0" w:color="auto"/>
            <w:left w:val="none" w:sz="0" w:space="0" w:color="auto"/>
            <w:bottom w:val="none" w:sz="0" w:space="0" w:color="auto"/>
            <w:right w:val="none" w:sz="0" w:space="0" w:color="auto"/>
          </w:divBdr>
          <w:divsChild>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454832751">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205800811">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2015838101">
          <w:marLeft w:val="0"/>
          <w:marRight w:val="0"/>
          <w:marTop w:val="0"/>
          <w:marBottom w:val="0"/>
          <w:divBdr>
            <w:top w:val="none" w:sz="0" w:space="0" w:color="auto"/>
            <w:left w:val="none" w:sz="0" w:space="0" w:color="auto"/>
            <w:bottom w:val="none" w:sz="0" w:space="0" w:color="auto"/>
            <w:right w:val="none" w:sz="0" w:space="0" w:color="auto"/>
          </w:divBdr>
        </w:div>
        <w:div w:id="1279412125">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981036314">
          <w:marLeft w:val="0"/>
          <w:marRight w:val="0"/>
          <w:marTop w:val="0"/>
          <w:marBottom w:val="0"/>
          <w:divBdr>
            <w:top w:val="none" w:sz="0" w:space="0" w:color="auto"/>
            <w:left w:val="none" w:sz="0" w:space="0" w:color="auto"/>
            <w:bottom w:val="none" w:sz="0" w:space="0" w:color="auto"/>
            <w:right w:val="none" w:sz="0" w:space="0" w:color="auto"/>
          </w:divBdr>
        </w:div>
        <w:div w:id="183619158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1477725405">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4215298">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1331787251">
          <w:marLeft w:val="0"/>
          <w:marRight w:val="0"/>
          <w:marTop w:val="0"/>
          <w:marBottom w:val="0"/>
          <w:divBdr>
            <w:top w:val="none" w:sz="0" w:space="0" w:color="auto"/>
            <w:left w:val="none" w:sz="0" w:space="0" w:color="auto"/>
            <w:bottom w:val="none" w:sz="0" w:space="0" w:color="auto"/>
            <w:right w:val="none" w:sz="0" w:space="0" w:color="auto"/>
          </w:divBdr>
        </w:div>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275</TotalTime>
  <Pages>7</Pages>
  <Words>1141</Words>
  <Characters>650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13</cp:revision>
  <dcterms:created xsi:type="dcterms:W3CDTF">2021-09-24T11:27:00Z</dcterms:created>
  <dcterms:modified xsi:type="dcterms:W3CDTF">2023-02-1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5HYxAmy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